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4FBE4C21" w:rsidR="00E81978" w:rsidRDefault="004F3663">
      <w:pPr>
        <w:pStyle w:val="Title"/>
      </w:pPr>
      <w:r w:rsidRPr="00253933">
        <w:tab/>
        <w:t>Workshop 5: The Bo</w:t>
      </w:r>
      <w:r>
        <w:t>d</w:t>
      </w:r>
      <w:r w:rsidRPr="00253933">
        <w:t>y of the Essa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4F3663" w:rsidP="00B823AA">
          <w:pPr>
            <w:pStyle w:val="Title2"/>
          </w:pPr>
          <w:r>
            <w:t>[Author Name(s), First M. Last, Omit Titles and Degrees]</w:t>
          </w:r>
        </w:p>
      </w:sdtContent>
    </w:sdt>
    <w:p w14:paraId="4271EB39" w14:textId="77777777" w:rsidR="00E81978" w:rsidRDefault="007A2CC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58BA8EA8" w14:textId="4F281519" w:rsidR="00296FED" w:rsidRDefault="004F3663" w:rsidP="00253933">
      <w:pPr>
        <w:pStyle w:val="Title"/>
        <w:tabs>
          <w:tab w:val="left" w:pos="2760"/>
        </w:tabs>
        <w:jc w:val="left"/>
      </w:pPr>
      <w:r>
        <w:lastRenderedPageBreak/>
        <w:tab/>
      </w:r>
      <w:r w:rsidRPr="00253933">
        <w:t>Workshop 5: The Bo</w:t>
      </w:r>
      <w:r>
        <w:t>d</w:t>
      </w:r>
      <w:r w:rsidRPr="00253933">
        <w:t>y of the Essay</w:t>
      </w:r>
    </w:p>
    <w:p w14:paraId="14EFEC26" w14:textId="689B3AAE" w:rsidR="00253933" w:rsidRDefault="004F3663" w:rsidP="00F82768">
      <w:r>
        <w:t>The movie Contagion</w:t>
      </w:r>
      <w:r w:rsidR="00DE124F">
        <w:t xml:space="preserve"> </w:t>
      </w:r>
      <w:r w:rsidR="00DE124F">
        <w:fldChar w:fldCharType="begin"/>
      </w:r>
      <w:r w:rsidR="00DE124F">
        <w:instrText xml:space="preserve"> ADDIN ZOTERO_ITEM CSL_CITATION {"citationID":"zZj7Qm0s","properties":{"formattedCitation":"({\\i{}Contagion}, n.d.)","plainCitation":"(Contagion, n.d.)","noteIndex":0},"citationItems":[{"id":798,"uris":["http://zotero.org/users/local/ZD9MNZ2P/items/UNICJF6L"],"uri":["http://zotero.org/users/local/ZD9MNZ2P/items/UNICJF6L"],"itemData":{"id":798,"type":"motion_picture","title":"Contagion","source":"www.imdb.com","abstract":"Directed by Steven Soderbergh.  With Matt Damon, Kate Winslet, Jude Law, Gwyneth Paltrow. Healthcare professionals, government officials and everyday people find themselves in the midst of a worldwide epidemic as the CDC works to find a cure.","URL":"http://www.imdb.com/title/tt1598778/","note":"IMDb ID: tt1598778","accessed":{"date-parts":[["2019",7,30]]}}}],"schema":"https://github.com/citation-style-language/schema/raw/master/csl-citation.json"} </w:instrText>
      </w:r>
      <w:r w:rsidR="00DE124F">
        <w:fldChar w:fldCharType="separate"/>
      </w:r>
      <w:r w:rsidR="00DE124F" w:rsidRPr="00DE124F">
        <w:rPr>
          <w:rFonts w:ascii="Times New Roman" w:hAnsi="Times New Roman" w:cs="Times New Roman"/>
        </w:rPr>
        <w:t>(</w:t>
      </w:r>
      <w:r w:rsidR="00DE124F" w:rsidRPr="00DE124F">
        <w:rPr>
          <w:rFonts w:ascii="Times New Roman" w:hAnsi="Times New Roman" w:cs="Times New Roman"/>
          <w:i/>
          <w:iCs/>
        </w:rPr>
        <w:t>Contagion</w:t>
      </w:r>
      <w:r w:rsidR="00DE124F" w:rsidRPr="00DE124F">
        <w:rPr>
          <w:rFonts w:ascii="Times New Roman" w:hAnsi="Times New Roman" w:cs="Times New Roman"/>
        </w:rPr>
        <w:t xml:space="preserve">, </w:t>
      </w:r>
      <w:r w:rsidR="00DE124F">
        <w:rPr>
          <w:rFonts w:ascii="Times New Roman" w:hAnsi="Times New Roman" w:cs="Times New Roman"/>
        </w:rPr>
        <w:t>2011</w:t>
      </w:r>
      <w:r w:rsidR="00DE124F" w:rsidRPr="00DE124F">
        <w:rPr>
          <w:rFonts w:ascii="Times New Roman" w:hAnsi="Times New Roman" w:cs="Times New Roman"/>
        </w:rPr>
        <w:t>)</w:t>
      </w:r>
      <w:r w:rsidR="00DE124F">
        <w:fldChar w:fldCharType="end"/>
      </w:r>
      <w:r>
        <w:t xml:space="preserve"> is the </w:t>
      </w:r>
      <w:r w:rsidR="006A28E9">
        <w:t xml:space="preserve">creation of an </w:t>
      </w:r>
      <w:r>
        <w:t xml:space="preserve">experienced director </w:t>
      </w:r>
      <w:r w:rsidRPr="00253933">
        <w:t>Steven Soderbergh.</w:t>
      </w:r>
      <w:r>
        <w:t xml:space="preserve"> He is the person who exhibited his mastery in this thrilling movie. The Contagion appeared on the screen in 2011 and it was an American action thriller which is the favorite genre of the American society. The cast has notable names of the film industry such as the </w:t>
      </w:r>
      <w:r w:rsidRPr="00253933">
        <w:t xml:space="preserve">Marion </w:t>
      </w:r>
      <w:proofErr w:type="spellStart"/>
      <w:r w:rsidRPr="00253933">
        <w:t>Cotillard</w:t>
      </w:r>
      <w:proofErr w:type="spellEnd"/>
      <w:r w:rsidRPr="00253933">
        <w:t xml:space="preserve">, Bryan Cranston, Matt Damon, Laurence </w:t>
      </w:r>
      <w:proofErr w:type="spellStart"/>
      <w:r w:rsidRPr="00253933">
        <w:t>Fishburn</w:t>
      </w:r>
      <w:proofErr w:type="spellEnd"/>
      <w:r>
        <w:t xml:space="preserve"> as the lead characters. It is an excellent contribution </w:t>
      </w:r>
      <w:r w:rsidR="00894F3B">
        <w:t xml:space="preserve">by Steven </w:t>
      </w:r>
      <w:r>
        <w:t xml:space="preserve">in the </w:t>
      </w:r>
      <w:r w:rsidR="00894F3B">
        <w:t>h</w:t>
      </w:r>
      <w:r>
        <w:t xml:space="preserve">ealth industry as it unveiled the new forthcoming risks in society. </w:t>
      </w:r>
    </w:p>
    <w:p w14:paraId="459FC8C1" w14:textId="353A055C" w:rsidR="00253933" w:rsidRDefault="004F3663" w:rsidP="00F82768">
      <w:r>
        <w:t>In this movie Contagion,</w:t>
      </w:r>
      <w:r w:rsidR="006A28E9">
        <w:t xml:space="preserve"> a sense of</w:t>
      </w:r>
      <w:r>
        <w:t xml:space="preserve"> uncertainty and fear is </w:t>
      </w:r>
      <w:r w:rsidR="006A28E9">
        <w:t>exhibited</w:t>
      </w:r>
      <w:r>
        <w:t xml:space="preserve"> in a society where people are dying from an unknown disease. It is the virus which is fatal and killing numerous people ruthlessly. The </w:t>
      </w:r>
      <w:proofErr w:type="spellStart"/>
      <w:r>
        <w:t>Nipah</w:t>
      </w:r>
      <w:proofErr w:type="spellEnd"/>
      <w:r>
        <w:t xml:space="preserve"> virus is the inflammation of the brain and the respiratory system altogether which is notorious for its deadly effects. </w:t>
      </w:r>
      <w:r w:rsidR="002A285E">
        <w:t xml:space="preserve">Moreover, this virus is the reflection that how globalization has marked the easy movement of diseases in the world. </w:t>
      </w:r>
    </w:p>
    <w:p w14:paraId="35E9715F" w14:textId="3CC87458" w:rsidR="00253933" w:rsidRDefault="004F3663" w:rsidP="00F82768">
      <w:r w:rsidRPr="00253933">
        <w:t>Th</w:t>
      </w:r>
      <w:r w:rsidR="009E4097">
        <w:t xml:space="preserve">e most significant </w:t>
      </w:r>
      <w:r w:rsidRPr="00253933">
        <w:t>mise-</w:t>
      </w:r>
      <w:proofErr w:type="spellStart"/>
      <w:r w:rsidRPr="00253933">
        <w:t>en</w:t>
      </w:r>
      <w:proofErr w:type="spellEnd"/>
      <w:r w:rsidRPr="00253933">
        <w:t>-scene</w:t>
      </w:r>
      <w:r w:rsidR="006A28E9">
        <w:t xml:space="preserve"> in this film is about the</w:t>
      </w:r>
      <w:r w:rsidR="002A285E">
        <w:t xml:space="preserve"> cruelty of </w:t>
      </w:r>
      <w:proofErr w:type="spellStart"/>
      <w:r w:rsidR="002A285E">
        <w:t>Nipah</w:t>
      </w:r>
      <w:proofErr w:type="spellEnd"/>
      <w:r w:rsidR="002A285E">
        <w:t xml:space="preserve"> </w:t>
      </w:r>
      <w:r w:rsidRPr="00253933">
        <w:t xml:space="preserve">when Beth unites with her family at the kitchen. </w:t>
      </w:r>
      <w:r w:rsidR="002A285E">
        <w:t>A</w:t>
      </w:r>
      <w:r w:rsidRPr="00253933">
        <w:t xml:space="preserve"> coffee mug</w:t>
      </w:r>
      <w:r w:rsidR="002A285E">
        <w:t xml:space="preserve"> appears on the screen, and the </w:t>
      </w:r>
      <w:r w:rsidR="002A285E" w:rsidRPr="00253933">
        <w:t>next</w:t>
      </w:r>
      <w:r w:rsidRPr="00253933">
        <w:t xml:space="preserve"> shot is </w:t>
      </w:r>
      <w:r w:rsidR="002A285E">
        <w:t xml:space="preserve">all about the dead and pale face </w:t>
      </w:r>
      <w:r w:rsidRPr="00253933">
        <w:t xml:space="preserve">of Beth as the virus takes her </w:t>
      </w:r>
      <w:r w:rsidR="002A285E">
        <w:t xml:space="preserve">life. </w:t>
      </w:r>
      <w:r w:rsidR="009E4097">
        <w:t>So, this mise-</w:t>
      </w:r>
      <w:proofErr w:type="spellStart"/>
      <w:r w:rsidR="009E4097">
        <w:t>en</w:t>
      </w:r>
      <w:proofErr w:type="spellEnd"/>
      <w:r w:rsidR="009E4097">
        <w:t xml:space="preserve">-scene plays a central role in the movie. </w:t>
      </w:r>
    </w:p>
    <w:p w14:paraId="58131EC1" w14:textId="300FC1FD" w:rsidR="002A285E" w:rsidRDefault="004F3663" w:rsidP="00F82768">
      <w:r>
        <w:t xml:space="preserve">Moreover, the editing of the entire film Contagion is done in a way that it shows the expertise of </w:t>
      </w:r>
      <w:r w:rsidRPr="002A285E">
        <w:t xml:space="preserve">Stephen </w:t>
      </w:r>
      <w:proofErr w:type="spellStart"/>
      <w:r w:rsidRPr="002A285E">
        <w:t>Mirrione</w:t>
      </w:r>
      <w:proofErr w:type="spellEnd"/>
      <w:r>
        <w:t xml:space="preserve"> who is the academy award winner. He is a person who rightly edited and incorporated the elements of sounds, décor, rear projection,</w:t>
      </w:r>
      <w:r w:rsidR="00DE124F">
        <w:t xml:space="preserve"> and lights. Besides, the </w:t>
      </w:r>
      <w:r>
        <w:t>low-key lights in the scenes</w:t>
      </w:r>
      <w:r w:rsidR="00DE124F">
        <w:t xml:space="preserve"> remained the central focus of this film</w:t>
      </w:r>
      <w:r>
        <w:t xml:space="preserve">. </w:t>
      </w:r>
    </w:p>
    <w:p w14:paraId="77E551D2" w14:textId="55C0B181" w:rsidR="002A285E" w:rsidRDefault="004F3663" w:rsidP="00F82768">
      <w:r>
        <w:t xml:space="preserve">Finally, the sequence of the </w:t>
      </w:r>
      <w:r w:rsidR="006E1E75">
        <w:t xml:space="preserve">film is </w:t>
      </w:r>
      <w:r w:rsidR="00894F3B">
        <w:t xml:space="preserve">the reflection of </w:t>
      </w:r>
      <w:r w:rsidR="00894F3B" w:rsidRPr="00894F3B">
        <w:t>Steven Soderbergh elaborate</w:t>
      </w:r>
      <w:r w:rsidR="00894F3B">
        <w:t xml:space="preserve"> </w:t>
      </w:r>
      <w:r w:rsidR="00894F3B" w:rsidRPr="00894F3B">
        <w:t xml:space="preserve">the story through the lives of </w:t>
      </w:r>
      <w:r w:rsidR="00894F3B">
        <w:t>different actors in the movie and some causal interactions</w:t>
      </w:r>
      <w:r w:rsidR="006A28E9">
        <w:t xml:space="preserve"> with other people</w:t>
      </w:r>
      <w:r w:rsidR="00894F3B">
        <w:t xml:space="preserve">. </w:t>
      </w:r>
      <w:r w:rsidR="006A28E9">
        <w:lastRenderedPageBreak/>
        <w:t>Varied</w:t>
      </w:r>
      <w:r w:rsidR="00894F3B">
        <w:t xml:space="preserve"> </w:t>
      </w:r>
      <w:r w:rsidR="006A28E9">
        <w:t xml:space="preserve">hospital </w:t>
      </w:r>
      <w:r w:rsidR="00894F3B">
        <w:t>scene</w:t>
      </w:r>
      <w:r w:rsidR="006A28E9">
        <w:t>s</w:t>
      </w:r>
      <w:r w:rsidR="00894F3B">
        <w:t xml:space="preserve"> explain the severity of</w:t>
      </w:r>
      <w:r w:rsidR="006A28E9">
        <w:t xml:space="preserve"> this </w:t>
      </w:r>
      <w:r w:rsidR="00894F3B">
        <w:t>virus and anxiety of t</w:t>
      </w:r>
      <w:bookmarkStart w:id="0" w:name="_GoBack"/>
      <w:bookmarkEnd w:id="0"/>
      <w:r w:rsidR="00894F3B">
        <w:t xml:space="preserve">he people in all subsequent </w:t>
      </w:r>
      <w:r w:rsidR="006A28E9">
        <w:t>shots</w:t>
      </w:r>
      <w:r w:rsidR="00894F3B">
        <w:t xml:space="preserve">. </w:t>
      </w:r>
      <w:proofErr w:type="gramStart"/>
      <w:r w:rsidR="006A28E9">
        <w:t xml:space="preserve">Thus, </w:t>
      </w:r>
      <w:r w:rsidR="00DE124F">
        <w:t xml:space="preserve"> </w:t>
      </w:r>
      <w:r w:rsidR="006A28E9">
        <w:t>th</w:t>
      </w:r>
      <w:r w:rsidR="00DE124F">
        <w:t>is</w:t>
      </w:r>
      <w:proofErr w:type="gramEnd"/>
      <w:r w:rsidR="00DE124F">
        <w:t xml:space="preserve"> fiction retains the element of thrill throughout the film. </w:t>
      </w:r>
    </w:p>
    <w:p w14:paraId="5091A224" w14:textId="1A91A962" w:rsidR="00253933" w:rsidRDefault="00253933" w:rsidP="00F82768"/>
    <w:p w14:paraId="611BD809" w14:textId="043BBD65" w:rsidR="00DE124F" w:rsidRDefault="00DE124F" w:rsidP="00F82768"/>
    <w:p w14:paraId="02DD834B" w14:textId="37BE56DD" w:rsidR="00DE124F" w:rsidRDefault="004F3663" w:rsidP="00DE124F">
      <w:pPr>
        <w:jc w:val="center"/>
        <w:rPr>
          <w:b/>
          <w:bCs/>
        </w:rPr>
      </w:pPr>
      <w:r w:rsidRPr="00DE124F">
        <w:rPr>
          <w:b/>
          <w:bCs/>
        </w:rPr>
        <w:t>References:</w:t>
      </w:r>
    </w:p>
    <w:p w14:paraId="7F79BE9C" w14:textId="77777777" w:rsidR="00DE124F" w:rsidRPr="00DE124F" w:rsidRDefault="004F3663" w:rsidP="00DE124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E124F">
        <w:rPr>
          <w:rFonts w:ascii="Times New Roman" w:hAnsi="Times New Roman" w:cs="Times New Roman"/>
          <w:i/>
          <w:iCs/>
        </w:rPr>
        <w:t>Contagion</w:t>
      </w:r>
      <w:r w:rsidRPr="00DE124F">
        <w:rPr>
          <w:rFonts w:ascii="Times New Roman" w:hAnsi="Times New Roman" w:cs="Times New Roman"/>
        </w:rPr>
        <w:t>. (n.d.). Retrieved from http://www.imdb.com/title/tt1598778/</w:t>
      </w:r>
    </w:p>
    <w:p w14:paraId="1C172664" w14:textId="188CC506" w:rsidR="00DE124F" w:rsidRPr="00DE124F" w:rsidRDefault="004F3663" w:rsidP="00DE124F">
      <w:pPr>
        <w:jc w:val="center"/>
        <w:rPr>
          <w:b/>
          <w:bCs/>
        </w:rPr>
      </w:pPr>
      <w:r>
        <w:rPr>
          <w:b/>
          <w:bCs/>
        </w:rPr>
        <w:fldChar w:fldCharType="end"/>
      </w:r>
    </w:p>
    <w:sectPr w:rsidR="00DE124F" w:rsidRPr="00DE124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8F7432" w14:textId="77777777" w:rsidR="007A2CC8" w:rsidRDefault="007A2CC8">
      <w:pPr>
        <w:spacing w:line="240" w:lineRule="auto"/>
      </w:pPr>
      <w:r>
        <w:separator/>
      </w:r>
    </w:p>
  </w:endnote>
  <w:endnote w:type="continuationSeparator" w:id="0">
    <w:p w14:paraId="40CF211E" w14:textId="77777777" w:rsidR="007A2CC8" w:rsidRDefault="007A2C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924D4E" w14:textId="77777777" w:rsidR="007A2CC8" w:rsidRDefault="007A2CC8">
      <w:pPr>
        <w:spacing w:line="240" w:lineRule="auto"/>
      </w:pPr>
      <w:r>
        <w:separator/>
      </w:r>
    </w:p>
  </w:footnote>
  <w:footnote w:type="continuationSeparator" w:id="0">
    <w:p w14:paraId="62CD3996" w14:textId="77777777" w:rsidR="007A2CC8" w:rsidRDefault="007A2C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22D5D042" w:rsidR="00E81978" w:rsidRDefault="004F3663">
    <w:pPr>
      <w:pStyle w:val="Header"/>
    </w:pPr>
    <w:r w:rsidRPr="00253933">
      <w:rPr>
        <w:rStyle w:val="Strong"/>
      </w:rPr>
      <w:tab/>
      <w:t>Film Criticism</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7F770" w14:textId="77777777" w:rsidR="00253933" w:rsidRPr="00253933" w:rsidRDefault="004F3663" w:rsidP="00253933">
    <w:pPr>
      <w:spacing w:after="300" w:line="240" w:lineRule="auto"/>
      <w:ind w:firstLine="0"/>
      <w:rPr>
        <w:rFonts w:ascii="Arial" w:eastAsia="Times New Roman" w:hAnsi="Arial" w:cs="Arial"/>
        <w:color w:val="393939"/>
        <w:kern w:val="0"/>
        <w:sz w:val="20"/>
        <w:szCs w:val="20"/>
        <w:lang w:eastAsia="en-US"/>
      </w:rPr>
    </w:pPr>
    <w:r w:rsidRPr="00253933">
      <w:rPr>
        <w:rFonts w:ascii="Arial" w:eastAsia="Times New Roman" w:hAnsi="Arial" w:cs="Arial"/>
        <w:color w:val="393939"/>
        <w:kern w:val="0"/>
        <w:sz w:val="20"/>
        <w:szCs w:val="20"/>
        <w:lang w:eastAsia="en-US"/>
      </w:rPr>
      <w:br/>
      <w:t>Film Criticism</w:t>
    </w:r>
  </w:p>
  <w:p w14:paraId="467DEF97" w14:textId="11C08C43" w:rsidR="00E81978" w:rsidRDefault="004F3663">
    <w:pPr>
      <w:pStyle w:val="Header"/>
      <w:rPr>
        <w:rStyle w:val="Strong"/>
      </w:rPr>
    </w:pP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75ACE" w:rsidRPr="00D75ACE">
      <w:rPr>
        <w:rStyle w:val="Strong"/>
        <w:caps w:val="0"/>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E524526A">
      <w:start w:val="1"/>
      <w:numFmt w:val="bullet"/>
      <w:lvlText w:val=""/>
      <w:lvlJc w:val="left"/>
      <w:pPr>
        <w:ind w:left="720" w:hanging="360"/>
      </w:pPr>
      <w:rPr>
        <w:rFonts w:ascii="Symbol" w:hAnsi="Symbol" w:hint="default"/>
      </w:rPr>
    </w:lvl>
    <w:lvl w:ilvl="1" w:tplc="0CCA101A" w:tentative="1">
      <w:start w:val="1"/>
      <w:numFmt w:val="bullet"/>
      <w:lvlText w:val="o"/>
      <w:lvlJc w:val="left"/>
      <w:pPr>
        <w:ind w:left="1440" w:hanging="360"/>
      </w:pPr>
      <w:rPr>
        <w:rFonts w:ascii="Courier New" w:hAnsi="Courier New" w:cs="Courier New" w:hint="default"/>
      </w:rPr>
    </w:lvl>
    <w:lvl w:ilvl="2" w:tplc="2084D836" w:tentative="1">
      <w:start w:val="1"/>
      <w:numFmt w:val="bullet"/>
      <w:lvlText w:val=""/>
      <w:lvlJc w:val="left"/>
      <w:pPr>
        <w:ind w:left="2160" w:hanging="360"/>
      </w:pPr>
      <w:rPr>
        <w:rFonts w:ascii="Wingdings" w:hAnsi="Wingdings" w:hint="default"/>
      </w:rPr>
    </w:lvl>
    <w:lvl w:ilvl="3" w:tplc="504A880E" w:tentative="1">
      <w:start w:val="1"/>
      <w:numFmt w:val="bullet"/>
      <w:lvlText w:val=""/>
      <w:lvlJc w:val="left"/>
      <w:pPr>
        <w:ind w:left="2880" w:hanging="360"/>
      </w:pPr>
      <w:rPr>
        <w:rFonts w:ascii="Symbol" w:hAnsi="Symbol" w:hint="default"/>
      </w:rPr>
    </w:lvl>
    <w:lvl w:ilvl="4" w:tplc="10968F22" w:tentative="1">
      <w:start w:val="1"/>
      <w:numFmt w:val="bullet"/>
      <w:lvlText w:val="o"/>
      <w:lvlJc w:val="left"/>
      <w:pPr>
        <w:ind w:left="3600" w:hanging="360"/>
      </w:pPr>
      <w:rPr>
        <w:rFonts w:ascii="Courier New" w:hAnsi="Courier New" w:cs="Courier New" w:hint="default"/>
      </w:rPr>
    </w:lvl>
    <w:lvl w:ilvl="5" w:tplc="A8BCB434" w:tentative="1">
      <w:start w:val="1"/>
      <w:numFmt w:val="bullet"/>
      <w:lvlText w:val=""/>
      <w:lvlJc w:val="left"/>
      <w:pPr>
        <w:ind w:left="4320" w:hanging="360"/>
      </w:pPr>
      <w:rPr>
        <w:rFonts w:ascii="Wingdings" w:hAnsi="Wingdings" w:hint="default"/>
      </w:rPr>
    </w:lvl>
    <w:lvl w:ilvl="6" w:tplc="E50E06C4" w:tentative="1">
      <w:start w:val="1"/>
      <w:numFmt w:val="bullet"/>
      <w:lvlText w:val=""/>
      <w:lvlJc w:val="left"/>
      <w:pPr>
        <w:ind w:left="5040" w:hanging="360"/>
      </w:pPr>
      <w:rPr>
        <w:rFonts w:ascii="Symbol" w:hAnsi="Symbol" w:hint="default"/>
      </w:rPr>
    </w:lvl>
    <w:lvl w:ilvl="7" w:tplc="D24672FC" w:tentative="1">
      <w:start w:val="1"/>
      <w:numFmt w:val="bullet"/>
      <w:lvlText w:val="o"/>
      <w:lvlJc w:val="left"/>
      <w:pPr>
        <w:ind w:left="5760" w:hanging="360"/>
      </w:pPr>
      <w:rPr>
        <w:rFonts w:ascii="Courier New" w:hAnsi="Courier New" w:cs="Courier New" w:hint="default"/>
      </w:rPr>
    </w:lvl>
    <w:lvl w:ilvl="8" w:tplc="9A647C18"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9409F"/>
    <w:rsid w:val="000A40AE"/>
    <w:rsid w:val="000C1F77"/>
    <w:rsid w:val="000D1FD0"/>
    <w:rsid w:val="000D3F41"/>
    <w:rsid w:val="000F09AD"/>
    <w:rsid w:val="001043B6"/>
    <w:rsid w:val="00107769"/>
    <w:rsid w:val="00115ED7"/>
    <w:rsid w:val="00120D8C"/>
    <w:rsid w:val="00156E81"/>
    <w:rsid w:val="00157D6D"/>
    <w:rsid w:val="00186B75"/>
    <w:rsid w:val="001D3AEE"/>
    <w:rsid w:val="00235295"/>
    <w:rsid w:val="002513E9"/>
    <w:rsid w:val="00253933"/>
    <w:rsid w:val="00296E36"/>
    <w:rsid w:val="00296FED"/>
    <w:rsid w:val="002A285E"/>
    <w:rsid w:val="00355DCA"/>
    <w:rsid w:val="00386E26"/>
    <w:rsid w:val="003C1C51"/>
    <w:rsid w:val="003D66CB"/>
    <w:rsid w:val="003F5409"/>
    <w:rsid w:val="00445E12"/>
    <w:rsid w:val="004578B7"/>
    <w:rsid w:val="004724D7"/>
    <w:rsid w:val="00492655"/>
    <w:rsid w:val="004F3663"/>
    <w:rsid w:val="0054276E"/>
    <w:rsid w:val="00551A02"/>
    <w:rsid w:val="005534FA"/>
    <w:rsid w:val="00582E67"/>
    <w:rsid w:val="005A0434"/>
    <w:rsid w:val="005B3A43"/>
    <w:rsid w:val="005C39B5"/>
    <w:rsid w:val="005D06A1"/>
    <w:rsid w:val="005D3A03"/>
    <w:rsid w:val="005E6AF9"/>
    <w:rsid w:val="005F6BDF"/>
    <w:rsid w:val="00623034"/>
    <w:rsid w:val="006A28E9"/>
    <w:rsid w:val="006D33BA"/>
    <w:rsid w:val="006D5796"/>
    <w:rsid w:val="006E1C7E"/>
    <w:rsid w:val="006E1E75"/>
    <w:rsid w:val="006F1D92"/>
    <w:rsid w:val="00722BDE"/>
    <w:rsid w:val="00723FD8"/>
    <w:rsid w:val="00797F6D"/>
    <w:rsid w:val="007A2CC8"/>
    <w:rsid w:val="008002C0"/>
    <w:rsid w:val="00857EAE"/>
    <w:rsid w:val="00894F3B"/>
    <w:rsid w:val="008B0E56"/>
    <w:rsid w:val="008C5323"/>
    <w:rsid w:val="008D477A"/>
    <w:rsid w:val="008D5F9A"/>
    <w:rsid w:val="008E3AC1"/>
    <w:rsid w:val="008E5AE4"/>
    <w:rsid w:val="00931BBF"/>
    <w:rsid w:val="009A6A3B"/>
    <w:rsid w:val="009C1FC8"/>
    <w:rsid w:val="009E4097"/>
    <w:rsid w:val="00AD6DEB"/>
    <w:rsid w:val="00B4615C"/>
    <w:rsid w:val="00B566CC"/>
    <w:rsid w:val="00B823AA"/>
    <w:rsid w:val="00BA45DB"/>
    <w:rsid w:val="00BF4184"/>
    <w:rsid w:val="00C0601E"/>
    <w:rsid w:val="00C31D30"/>
    <w:rsid w:val="00C370BD"/>
    <w:rsid w:val="00C97C01"/>
    <w:rsid w:val="00CD6E39"/>
    <w:rsid w:val="00CF6E91"/>
    <w:rsid w:val="00D02701"/>
    <w:rsid w:val="00D151D3"/>
    <w:rsid w:val="00D30337"/>
    <w:rsid w:val="00D343E0"/>
    <w:rsid w:val="00D75ACE"/>
    <w:rsid w:val="00D85B68"/>
    <w:rsid w:val="00DE124F"/>
    <w:rsid w:val="00DE256D"/>
    <w:rsid w:val="00E32937"/>
    <w:rsid w:val="00E421EF"/>
    <w:rsid w:val="00E6004D"/>
    <w:rsid w:val="00E81978"/>
    <w:rsid w:val="00E93155"/>
    <w:rsid w:val="00E96000"/>
    <w:rsid w:val="00E979DD"/>
    <w:rsid w:val="00EC2620"/>
    <w:rsid w:val="00EE5314"/>
    <w:rsid w:val="00F379B7"/>
    <w:rsid w:val="00F525F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E995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25393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1633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1633E">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66BB"/>
    <w:rsid w:val="00182DCA"/>
    <w:rsid w:val="00270641"/>
    <w:rsid w:val="00271548"/>
    <w:rsid w:val="0031633E"/>
    <w:rsid w:val="00321589"/>
    <w:rsid w:val="0035706C"/>
    <w:rsid w:val="0050583A"/>
    <w:rsid w:val="005E4BEC"/>
    <w:rsid w:val="00722BDE"/>
    <w:rsid w:val="0087384C"/>
    <w:rsid w:val="008A5213"/>
    <w:rsid w:val="00A17C52"/>
    <w:rsid w:val="00A91B7B"/>
    <w:rsid w:val="00BA48ED"/>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89</Words>
  <Characters>2788</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30T09:02:00Z</dcterms:created>
  <dcterms:modified xsi:type="dcterms:W3CDTF">2019-07-3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cTagHw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